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3C75D50" w14:textId="77777777" w:rsidR="000B067A" w:rsidRDefault="0051503A" w:rsidP="000B067A">
      <w:pPr>
        <w:suppressLineNumbers/>
        <w:tabs>
          <w:tab w:val="left" w:pos="5697"/>
        </w:tabs>
        <w:spacing w:line="480" w:lineRule="auto"/>
        <w:rPr>
          <w:rFonts w:ascii="Times New Roman" w:hAnsi="Times New Roman" w:cs="Times New Roman"/>
          <w:iCs/>
          <w:lang w:val="en-GB"/>
        </w:rPr>
      </w:pPr>
      <w:r>
        <w:rPr>
          <w:rFonts w:ascii="Times New Roman" w:hAnsi="Times New Roman" w:cs="Times New Roman"/>
          <w:b/>
        </w:rPr>
        <w:t>Supplementary material:</w:t>
      </w:r>
      <w:bookmarkStart w:id="0" w:name="_GoBack"/>
      <w:bookmarkEnd w:id="0"/>
      <w:r w:rsidR="000B067A">
        <w:rPr>
          <w:rFonts w:ascii="Times New Roman" w:hAnsi="Times New Roman" w:cs="Times New Roman"/>
          <w:b/>
        </w:rPr>
        <w:t xml:space="preserve"> </w:t>
      </w:r>
      <w:r w:rsidR="000B067A" w:rsidRPr="00E6342A">
        <w:rPr>
          <w:rFonts w:ascii="Times New Roman" w:hAnsi="Times New Roman" w:cs="Times New Roman"/>
          <w:b/>
        </w:rPr>
        <w:t>Table S1</w:t>
      </w:r>
      <w:r w:rsidR="000B067A">
        <w:rPr>
          <w:rFonts w:ascii="Times New Roman" w:hAnsi="Times New Roman" w:cs="Times New Roman"/>
        </w:rPr>
        <w:t>.</w:t>
      </w:r>
      <w:r w:rsidR="000B067A" w:rsidRPr="00E6342A">
        <w:rPr>
          <w:rFonts w:ascii="Times New Roman" w:eastAsia="Times New Roman" w:hAnsi="Times New Roman" w:cs="Times New Roman"/>
          <w:lang w:eastAsia="en-GB"/>
        </w:rPr>
        <w:t xml:space="preserve"> </w:t>
      </w:r>
      <w:r w:rsidR="000B067A" w:rsidRPr="00E6342A">
        <w:rPr>
          <w:rFonts w:ascii="Times New Roman" w:hAnsi="Times New Roman" w:cs="Times New Roman"/>
        </w:rPr>
        <w:t>Sample source and</w:t>
      </w:r>
      <w:r w:rsidR="000B067A" w:rsidRPr="00E6342A">
        <w:rPr>
          <w:rFonts w:ascii="Times New Roman" w:hAnsi="Times New Roman" w:cs="Times New Roman"/>
          <w:b/>
        </w:rPr>
        <w:t xml:space="preserve"> </w:t>
      </w:r>
      <w:r w:rsidR="000B067A" w:rsidRPr="000B067A">
        <w:rPr>
          <w:rFonts w:ascii="Times New Roman" w:hAnsi="Times New Roman" w:cs="Times New Roman"/>
        </w:rPr>
        <w:t>all</w:t>
      </w:r>
      <w:r w:rsidR="000B067A">
        <w:rPr>
          <w:rFonts w:ascii="Times New Roman" w:hAnsi="Times New Roman" w:cs="Times New Roman"/>
          <w:b/>
        </w:rPr>
        <w:t xml:space="preserve"> </w:t>
      </w:r>
      <w:r w:rsidR="000B067A" w:rsidRPr="00E6342A">
        <w:rPr>
          <w:rFonts w:ascii="Times New Roman" w:hAnsi="Times New Roman" w:cs="Times New Roman"/>
          <w:iCs/>
          <w:lang w:val="en-GB"/>
        </w:rPr>
        <w:t>mean inter-lab calibrated essential amino acid values (</w:t>
      </w:r>
      <w:r w:rsidR="000B067A" w:rsidRPr="00E6342A">
        <w:rPr>
          <w:rFonts w:ascii="Times New Roman" w:hAnsi="Times New Roman" w:cs="Times New Roman"/>
          <w:lang w:val="el-GR"/>
        </w:rPr>
        <w:t>δ</w:t>
      </w:r>
      <w:r w:rsidR="000B067A" w:rsidRPr="00E6342A">
        <w:rPr>
          <w:rFonts w:ascii="Times New Roman" w:hAnsi="Times New Roman" w:cs="Times New Roman"/>
          <w:vertAlign w:val="superscript"/>
          <w:lang w:val="en-GB"/>
        </w:rPr>
        <w:t>13</w:t>
      </w:r>
      <w:r w:rsidR="000B067A" w:rsidRPr="00E6342A">
        <w:rPr>
          <w:rFonts w:ascii="Times New Roman" w:hAnsi="Times New Roman" w:cs="Times New Roman"/>
          <w:lang w:val="en-GB"/>
        </w:rPr>
        <w:t>C</w:t>
      </w:r>
      <w:r w:rsidR="000B067A" w:rsidRPr="00E6342A">
        <w:rPr>
          <w:rFonts w:ascii="Times New Roman" w:hAnsi="Times New Roman" w:cs="Times New Roman"/>
          <w:iCs/>
          <w:vertAlign w:val="subscript"/>
          <w:lang w:val="en-GB"/>
        </w:rPr>
        <w:t>EAA</w:t>
      </w:r>
      <w:r w:rsidR="000B067A">
        <w:rPr>
          <w:rFonts w:ascii="Times New Roman" w:hAnsi="Times New Roman" w:cs="Times New Roman"/>
          <w:iCs/>
          <w:lang w:val="en-GB"/>
        </w:rPr>
        <w:t xml:space="preserve">) used in this study. </w:t>
      </w:r>
      <w:r w:rsidR="000B067A" w:rsidRPr="00E6342A">
        <w:rPr>
          <w:rFonts w:ascii="Times New Roman" w:hAnsi="Times New Roman" w:cs="Times New Roman"/>
          <w:iCs/>
          <w:lang w:val="en-GB"/>
        </w:rPr>
        <w:t xml:space="preserve">Means are based on 2 technical replicates for each biological sample and 3 technical replicates for </w:t>
      </w:r>
      <w:r w:rsidR="000B067A">
        <w:rPr>
          <w:rFonts w:ascii="Times New Roman" w:hAnsi="Times New Roman" w:cs="Times New Roman"/>
          <w:iCs/>
          <w:lang w:val="en-GB"/>
        </w:rPr>
        <w:t xml:space="preserve">fungi, bacteria, and plant </w:t>
      </w:r>
      <w:r w:rsidR="000B067A" w:rsidRPr="00E6342A">
        <w:rPr>
          <w:rFonts w:ascii="Times New Roman" w:hAnsi="Times New Roman" w:cs="Times New Roman"/>
          <w:iCs/>
          <w:lang w:val="en-GB"/>
        </w:rPr>
        <w:t xml:space="preserve">reference samples </w:t>
      </w:r>
      <w:r w:rsidR="000B067A">
        <w:rPr>
          <w:rFonts w:ascii="Times New Roman" w:hAnsi="Times New Roman" w:cs="Times New Roman"/>
          <w:iCs/>
          <w:lang w:val="en-GB"/>
        </w:rPr>
        <w:fldChar w:fldCharType="begin"/>
      </w:r>
      <w:r w:rsidR="000B067A">
        <w:rPr>
          <w:rFonts w:ascii="Times New Roman" w:hAnsi="Times New Roman" w:cs="Times New Roman"/>
          <w:iCs/>
          <w:lang w:val="en-GB"/>
        </w:rPr>
        <w:instrText xml:space="preserve"> ADDIN EN.CITE &lt;EndNote&gt;&lt;Cite ExcludeAuth="1"&gt;&lt;Author&gt;Larsen&lt;/Author&gt;&lt;Year&gt;2013&lt;/Year&gt;&lt;RecNum&gt;645&lt;/RecNum&gt;&lt;Prefix&gt;Larsen et al.`, &lt;/Prefix&gt;&lt;DisplayText&gt;(Larsen et al., 2013)&lt;/DisplayText&gt;&lt;record&gt;&lt;rec-number&gt;645&lt;/rec-number&gt;&lt;foreign-keys&gt;&lt;key app="EN" db-id="sxs2fpxvk9wsfaewdz8peaa2e2ft0x0zevfz" timestamp="1418689856"&gt;645&lt;/key&gt;&lt;/foreign-keys&gt;&lt;ref-type name="Journal Article"&gt;17&lt;/ref-type&gt;&lt;contributors&gt;&lt;authors&gt;&lt;author&gt;&lt;style face="bold" font="default" size="100%"&gt;Larsen, T., Ventura, M., Andersen, N., O&amp;apos;Brien, D.A., Piatkowski, U., McCarthy, M.D.&lt;/style&gt;&lt;/author&gt;&lt;/authors&gt;&lt;/contributors&gt;&lt;titles&gt;&lt;title&gt;Tracing carbon sources through aquatic and terrestrial food webs using amino acid stable isotope fingerprinting: e73441&lt;/title&gt;&lt;secondary-title&gt;PLoS One &lt;/secondary-title&gt;&lt;/titles&gt;&lt;periodical&gt;&lt;full-title&gt;PLoS One&lt;/full-title&gt;&lt;/periodical&gt;&lt;pages&gt;1-9&lt;/pages&gt;&lt;volume&gt;&lt;style face="bold" font="default" size="100%"&gt;8&lt;/style&gt;&lt;/volume&gt;&lt;number&gt;9&lt;/number&gt;&lt;section&gt;1&lt;/section&gt;&lt;keywords&gt;&lt;keyword&gt;Flowers &amp;amp;amp&lt;/keyword&gt;&lt;keyword&gt;plants&lt;/keyword&gt;&lt;keyword&gt;Bacteria&lt;/keyword&gt;&lt;keyword&gt;Carbon&lt;/keyword&gt;&lt;keyword&gt;Food chains&lt;/keyword&gt;&lt;keyword&gt;Principal components analysis&lt;/keyword&gt;&lt;keyword&gt;Fungi&lt;/keyword&gt;&lt;keyword&gt;Fatty acids&lt;/keyword&gt;&lt;keyword&gt;Studies&lt;/keyword&gt;&lt;keyword&gt;Environmental conditions&lt;/keyword&gt;&lt;keyword&gt;Algae&lt;/keyword&gt;&lt;/keywords&gt;&lt;dates&gt;&lt;year&gt;2013&lt;/year&gt;&lt;/dates&gt;&lt;pub-location&gt;San Francisco&lt;/pub-location&gt;&lt;publisher&gt;Public Library of Science&lt;/publisher&gt;&lt;urls&gt;&lt;related-urls&gt;&lt;url&gt;http://psu.summon.serialssolutions.com/2.0.0/link/0/eLvHCXMwTV3NCsIwDA6i4HmgvfoCHW3Xdc1ZHILgaeI89ic9iqLvj2EqegrJJYGEL18gIQCbjD763CIGRU0MnTbUcq0kNG20drqt-O0-_aF5X8GMrisY-t2w3cvPMwB581rLYJuCxTFbJ8OcJCdfLFMFkxzbMZAKOQXqoiXHlD9ZnVVnOApFDnXkLreGOc_TJGBROK8sGWsF-xWwHPF88pfD8a1WX7V-THdP9f0pGNqnspBNrV6yOzVe&lt;/url&gt;&lt;/related-urls&gt;&lt;/urls&gt;&lt;electronic-resource-num&gt;10.1371/journal.pone.0073441&lt;/electronic-resource-num&gt;&lt;/record&gt;&lt;/Cite&gt;&lt;/EndNote&gt;</w:instrText>
      </w:r>
      <w:r w:rsidR="000B067A">
        <w:rPr>
          <w:rFonts w:ascii="Times New Roman" w:hAnsi="Times New Roman" w:cs="Times New Roman"/>
          <w:iCs/>
          <w:lang w:val="en-GB"/>
        </w:rPr>
        <w:fldChar w:fldCharType="separate"/>
      </w:r>
      <w:r w:rsidR="000B067A">
        <w:rPr>
          <w:rFonts w:ascii="Times New Roman" w:hAnsi="Times New Roman" w:cs="Times New Roman"/>
          <w:iCs/>
          <w:noProof/>
          <w:lang w:val="en-GB"/>
        </w:rPr>
        <w:t>(Larsen et al., 2013)</w:t>
      </w:r>
      <w:r w:rsidR="000B067A">
        <w:rPr>
          <w:rFonts w:ascii="Times New Roman" w:hAnsi="Times New Roman" w:cs="Times New Roman"/>
          <w:iCs/>
          <w:lang w:val="en-GB"/>
        </w:rPr>
        <w:fldChar w:fldCharType="end"/>
      </w:r>
      <w:r w:rsidR="000B067A">
        <w:rPr>
          <w:rFonts w:ascii="Times New Roman" w:hAnsi="Times New Roman" w:cs="Times New Roman"/>
          <w:iCs/>
          <w:lang w:val="en-GB"/>
        </w:rPr>
        <w:t>.</w:t>
      </w:r>
    </w:p>
    <w:tbl>
      <w:tblPr>
        <w:tblW w:w="13579" w:type="dxa"/>
        <w:tblInd w:w="93" w:type="dxa"/>
        <w:tblLook w:val="04A0" w:firstRow="1" w:lastRow="0" w:firstColumn="1" w:lastColumn="0" w:noHBand="0" w:noVBand="1"/>
      </w:tblPr>
      <w:tblGrid>
        <w:gridCol w:w="1300"/>
        <w:gridCol w:w="1300"/>
        <w:gridCol w:w="2371"/>
        <w:gridCol w:w="1704"/>
        <w:gridCol w:w="1704"/>
        <w:gridCol w:w="1300"/>
        <w:gridCol w:w="1300"/>
        <w:gridCol w:w="1300"/>
        <w:gridCol w:w="1300"/>
      </w:tblGrid>
      <w:tr w:rsidR="000B067A" w:rsidRPr="00357293" w14:paraId="1F6F8727" w14:textId="77777777" w:rsidTr="00201B61">
        <w:trPr>
          <w:trHeight w:val="320"/>
        </w:trPr>
        <w:tc>
          <w:tcPr>
            <w:tcW w:w="13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2538036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b/>
                <w:bCs/>
                <w:color w:val="000000"/>
                <w:sz w:val="22"/>
                <w:szCs w:val="22"/>
              </w:rPr>
              <w:t>ID</w:t>
            </w:r>
          </w:p>
        </w:tc>
        <w:tc>
          <w:tcPr>
            <w:tcW w:w="13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86A494C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b/>
                <w:bCs/>
                <w:color w:val="000000"/>
                <w:sz w:val="22"/>
                <w:szCs w:val="22"/>
              </w:rPr>
              <w:t>Sample</w:t>
            </w:r>
          </w:p>
        </w:tc>
        <w:tc>
          <w:tcPr>
            <w:tcW w:w="2371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08AAC7F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b/>
                <w:bCs/>
                <w:color w:val="000000"/>
                <w:sz w:val="22"/>
                <w:szCs w:val="22"/>
              </w:rPr>
              <w:t>Species</w:t>
            </w:r>
          </w:p>
        </w:tc>
        <w:tc>
          <w:tcPr>
            <w:tcW w:w="170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3084D58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b/>
                <w:bCs/>
                <w:color w:val="000000"/>
                <w:sz w:val="22"/>
                <w:szCs w:val="22"/>
              </w:rPr>
              <w:t>Category</w:t>
            </w:r>
          </w:p>
        </w:tc>
        <w:tc>
          <w:tcPr>
            <w:tcW w:w="170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08BEE33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b/>
                <w:bCs/>
                <w:color w:val="000000"/>
                <w:sz w:val="22"/>
                <w:szCs w:val="22"/>
              </w:rPr>
              <w:t>LDA</w:t>
            </w:r>
          </w:p>
        </w:tc>
        <w:tc>
          <w:tcPr>
            <w:tcW w:w="13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33E146F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b/>
                <w:bCs/>
                <w:color w:val="000000"/>
                <w:sz w:val="22"/>
                <w:szCs w:val="22"/>
              </w:rPr>
              <w:t>Ile</w:t>
            </w:r>
          </w:p>
        </w:tc>
        <w:tc>
          <w:tcPr>
            <w:tcW w:w="13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FA2D478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b/>
                <w:bCs/>
                <w:color w:val="000000"/>
                <w:sz w:val="22"/>
                <w:szCs w:val="22"/>
              </w:rPr>
              <w:t>Lys</w:t>
            </w:r>
          </w:p>
        </w:tc>
        <w:tc>
          <w:tcPr>
            <w:tcW w:w="13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4BDDA09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b/>
                <w:bCs/>
                <w:color w:val="000000"/>
                <w:sz w:val="22"/>
                <w:szCs w:val="22"/>
              </w:rPr>
              <w:t>Phe</w:t>
            </w:r>
          </w:p>
        </w:tc>
        <w:tc>
          <w:tcPr>
            <w:tcW w:w="13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26247F6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b/>
                <w:bCs/>
                <w:color w:val="000000"/>
                <w:sz w:val="22"/>
                <w:szCs w:val="22"/>
              </w:rPr>
              <w:t>Val</w:t>
            </w:r>
          </w:p>
        </w:tc>
      </w:tr>
      <w:tr w:rsidR="000B067A" w:rsidRPr="00357293" w14:paraId="6122C47D" w14:textId="77777777" w:rsidTr="00201B61">
        <w:trPr>
          <w:trHeight w:val="300"/>
        </w:trPr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A0B465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F1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353645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Fungi</w:t>
            </w:r>
          </w:p>
        </w:tc>
        <w:tc>
          <w:tcPr>
            <w:tcW w:w="23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6FDC05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  <w:t>Ascomycota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587579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Fungi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9F6BA2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raining set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F12D65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4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676C28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2.6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AD2D05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6.9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A507A4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5.6</w:t>
            </w:r>
          </w:p>
        </w:tc>
      </w:tr>
      <w:tr w:rsidR="000B067A" w:rsidRPr="00357293" w14:paraId="2A601692" w14:textId="77777777" w:rsidTr="00201B61">
        <w:trPr>
          <w:trHeight w:val="300"/>
        </w:trPr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D8EC2B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F2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E8F1A8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Fungi</w:t>
            </w:r>
          </w:p>
        </w:tc>
        <w:tc>
          <w:tcPr>
            <w:tcW w:w="23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8B912C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  <w:t>Aureobasidium pullulans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4D2857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Fungi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1165E7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raining set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7F0FA8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2.8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887779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1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5C4375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6.1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94CBED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2.2</w:t>
            </w:r>
          </w:p>
        </w:tc>
      </w:tr>
      <w:tr w:rsidR="000B067A" w:rsidRPr="00357293" w14:paraId="34002B7F" w14:textId="77777777" w:rsidTr="00201B61">
        <w:trPr>
          <w:trHeight w:val="300"/>
        </w:trPr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4E9FDA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F3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574C9B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Fungi</w:t>
            </w:r>
          </w:p>
        </w:tc>
        <w:tc>
          <w:tcPr>
            <w:tcW w:w="23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22AB0D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</w:pPr>
            <w:proofErr w:type="spellStart"/>
            <w:r w:rsidRPr="00357293"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  <w:t>Bionectria</w:t>
            </w:r>
            <w:proofErr w:type="spellEnd"/>
            <w:r w:rsidRPr="00357293"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  <w:t xml:space="preserve"> </w:t>
            </w:r>
            <w:proofErr w:type="spellStart"/>
            <w:r w:rsidRPr="00357293"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  <w:t>orhroleuca</w:t>
            </w:r>
            <w:proofErr w:type="spellEnd"/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08FC45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Fungi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C2C825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raining set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850E8E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5.4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8C32A0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2.2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7F2A8C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9.7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90119A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6.6</w:t>
            </w:r>
          </w:p>
        </w:tc>
      </w:tr>
      <w:tr w:rsidR="000B067A" w:rsidRPr="00357293" w14:paraId="0CCE7205" w14:textId="77777777" w:rsidTr="00201B61">
        <w:trPr>
          <w:trHeight w:val="300"/>
        </w:trPr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9165DB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F4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FD374F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Fungi</w:t>
            </w:r>
          </w:p>
        </w:tc>
        <w:tc>
          <w:tcPr>
            <w:tcW w:w="23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3FA6BE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</w:pPr>
            <w:proofErr w:type="spellStart"/>
            <w:r w:rsidRPr="00357293"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  <w:t>Nectria</w:t>
            </w:r>
            <w:proofErr w:type="spellEnd"/>
            <w:r w:rsidRPr="00357293"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  <w:t xml:space="preserve"> </w:t>
            </w:r>
            <w:proofErr w:type="spellStart"/>
            <w:r w:rsidRPr="00357293"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  <w:t>vilior</w:t>
            </w:r>
            <w:proofErr w:type="spellEnd"/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ECA714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Fungi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D2A539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raining set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195865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3.2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60E89F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3.1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C8CBA5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7.5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392F0A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7.3</w:t>
            </w:r>
          </w:p>
        </w:tc>
      </w:tr>
      <w:tr w:rsidR="000B067A" w:rsidRPr="00357293" w14:paraId="4020BE1A" w14:textId="77777777" w:rsidTr="00201B61">
        <w:trPr>
          <w:trHeight w:val="300"/>
        </w:trPr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F8E60F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F5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9EA8C9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Fungi</w:t>
            </w:r>
          </w:p>
        </w:tc>
        <w:tc>
          <w:tcPr>
            <w:tcW w:w="23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BE10F7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Unidentified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9DCDF1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Fungi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F253D8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raining set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874F46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9.1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F9070B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7.2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90304D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14.1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99C4D3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10.9</w:t>
            </w:r>
          </w:p>
        </w:tc>
      </w:tr>
      <w:tr w:rsidR="000B067A" w:rsidRPr="00357293" w14:paraId="14FEC301" w14:textId="77777777" w:rsidTr="00201B61">
        <w:trPr>
          <w:trHeight w:val="300"/>
        </w:trPr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29B10E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F6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7A361C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Fungi</w:t>
            </w:r>
          </w:p>
        </w:tc>
        <w:tc>
          <w:tcPr>
            <w:tcW w:w="23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7AA9B6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Unidentified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CD8747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Fungi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CB98AA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raining set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ACA4D8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8.7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3CF2AD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9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36823B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14.8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2EF1CB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8.8</w:t>
            </w:r>
          </w:p>
        </w:tc>
      </w:tr>
      <w:tr w:rsidR="000B067A" w:rsidRPr="00357293" w14:paraId="4463BB15" w14:textId="77777777" w:rsidTr="00201B61">
        <w:trPr>
          <w:trHeight w:val="300"/>
        </w:trPr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8BB111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F7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149963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Fungi</w:t>
            </w:r>
          </w:p>
        </w:tc>
        <w:tc>
          <w:tcPr>
            <w:tcW w:w="23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4D5E5B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Unidentified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299869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Fungi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C8B555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raining set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E158C5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10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173DB5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8.7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A70ED0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15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F01507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10.6</w:t>
            </w:r>
          </w:p>
        </w:tc>
      </w:tr>
      <w:tr w:rsidR="000B067A" w:rsidRPr="00357293" w14:paraId="3036108F" w14:textId="77777777" w:rsidTr="00201B61">
        <w:trPr>
          <w:trHeight w:val="300"/>
        </w:trPr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0CF31D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F8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D77B40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Fungi</w:t>
            </w:r>
          </w:p>
        </w:tc>
        <w:tc>
          <w:tcPr>
            <w:tcW w:w="23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A00650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proofErr w:type="spellStart"/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Mortierella</w:t>
            </w:r>
            <w:proofErr w:type="spellEnd"/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 xml:space="preserve"> </w:t>
            </w:r>
            <w:proofErr w:type="spellStart"/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alpi</w:t>
            </w:r>
            <w:proofErr w:type="spellEnd"/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1F1084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Fungi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C96FB1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raining set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CECE0A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6.6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C32F53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5.5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FB46E3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12.9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DB5419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9.2</w:t>
            </w:r>
          </w:p>
        </w:tc>
      </w:tr>
      <w:tr w:rsidR="000B067A" w:rsidRPr="00357293" w14:paraId="1C50CD9F" w14:textId="77777777" w:rsidTr="00201B61">
        <w:trPr>
          <w:trHeight w:val="300"/>
        </w:trPr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2610BF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F9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5D3E36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Fungi</w:t>
            </w:r>
          </w:p>
        </w:tc>
        <w:tc>
          <w:tcPr>
            <w:tcW w:w="23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287AC1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Unidentified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FA0F7D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Fungi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30EBEE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raining set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D7C1CF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9.8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32EC74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7.9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A5F834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14.8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2FC978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12.1</w:t>
            </w:r>
          </w:p>
        </w:tc>
      </w:tr>
      <w:tr w:rsidR="000B067A" w:rsidRPr="00357293" w14:paraId="14BFCB51" w14:textId="77777777" w:rsidTr="00201B61">
        <w:trPr>
          <w:trHeight w:val="300"/>
        </w:trPr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ED1C1C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B1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5C45B9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Bacteria</w:t>
            </w:r>
          </w:p>
        </w:tc>
        <w:tc>
          <w:tcPr>
            <w:tcW w:w="23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EBA519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  <w:t>Burkholderia xenovorans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297038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Bacteria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C300C4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raining set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0132AC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12.5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01D7A8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4.9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BB4CCF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18.3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7E4F94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14.1</w:t>
            </w:r>
          </w:p>
        </w:tc>
      </w:tr>
      <w:tr w:rsidR="000B067A" w:rsidRPr="00357293" w14:paraId="5EF6D6E2" w14:textId="77777777" w:rsidTr="00201B61">
        <w:trPr>
          <w:trHeight w:val="300"/>
        </w:trPr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E7A14B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B10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237CEE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Bacteria</w:t>
            </w:r>
          </w:p>
        </w:tc>
        <w:tc>
          <w:tcPr>
            <w:tcW w:w="23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7CA9A0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Bacteria G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844002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Bacteria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98613F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raining set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D78388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19.2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DDC37C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12.3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A14609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0.4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08A6E0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2</w:t>
            </w:r>
          </w:p>
        </w:tc>
      </w:tr>
      <w:tr w:rsidR="000B067A" w:rsidRPr="00357293" w14:paraId="6EBA25D3" w14:textId="77777777" w:rsidTr="00201B61">
        <w:trPr>
          <w:trHeight w:val="300"/>
        </w:trPr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9E9171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B11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3E60C2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Bacteria</w:t>
            </w:r>
          </w:p>
        </w:tc>
        <w:tc>
          <w:tcPr>
            <w:tcW w:w="23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12E1F8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Bacteria H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73CBBA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Bacteria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5B4FDF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raining set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140BC8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19.1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14D577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13.1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4E1FF5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1.5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2CB8CC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2.7</w:t>
            </w:r>
          </w:p>
        </w:tc>
      </w:tr>
      <w:tr w:rsidR="000B067A" w:rsidRPr="00357293" w14:paraId="60F9670A" w14:textId="77777777" w:rsidTr="00201B61">
        <w:trPr>
          <w:trHeight w:val="300"/>
        </w:trPr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4A06EF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B12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F905A0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Bacteria</w:t>
            </w:r>
          </w:p>
        </w:tc>
        <w:tc>
          <w:tcPr>
            <w:tcW w:w="23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5975E9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Bacteria J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0D3A9E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Bacteria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8EAA79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raining set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2EAD17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4.6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B3099E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19.3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84F06E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8.3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087EE9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6.5</w:t>
            </w:r>
          </w:p>
        </w:tc>
      </w:tr>
      <w:tr w:rsidR="000B067A" w:rsidRPr="00357293" w14:paraId="318320E3" w14:textId="77777777" w:rsidTr="00201B61">
        <w:trPr>
          <w:trHeight w:val="300"/>
        </w:trPr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F2E5E4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B3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6A3B96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Bacteria</w:t>
            </w:r>
          </w:p>
        </w:tc>
        <w:tc>
          <w:tcPr>
            <w:tcW w:w="23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7CC894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</w:pPr>
            <w:proofErr w:type="spellStart"/>
            <w:r w:rsidRPr="00357293"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  <w:t>Klebsiella</w:t>
            </w:r>
            <w:proofErr w:type="spellEnd"/>
            <w:r w:rsidRPr="00357293"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  <w:t xml:space="preserve"> </w:t>
            </w: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sp.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279C80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Bacteria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AB9FF6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raining set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246273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19.5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E1DDEC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14.8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0B8239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4.1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8F963B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1.4</w:t>
            </w:r>
          </w:p>
        </w:tc>
      </w:tr>
      <w:tr w:rsidR="000B067A" w:rsidRPr="00357293" w14:paraId="73A2EDF9" w14:textId="77777777" w:rsidTr="00201B61">
        <w:trPr>
          <w:trHeight w:val="300"/>
        </w:trPr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917AEF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B4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25EDD3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Bacteria</w:t>
            </w:r>
          </w:p>
        </w:tc>
        <w:tc>
          <w:tcPr>
            <w:tcW w:w="23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21B10A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</w:pPr>
            <w:proofErr w:type="spellStart"/>
            <w:r w:rsidRPr="00357293"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  <w:t>Rhodococcus</w:t>
            </w:r>
            <w:proofErr w:type="spellEnd"/>
            <w:r w:rsidRPr="00357293"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  <w:t xml:space="preserve"> </w:t>
            </w: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sp</w:t>
            </w:r>
            <w:r w:rsidRPr="00357293"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  <w:t>.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9189FF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Bacteria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67F2C6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raining set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D96894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4.3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8DB6A7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15.7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A50A0C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8.5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7F3F0E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6.9</w:t>
            </w:r>
          </w:p>
        </w:tc>
      </w:tr>
      <w:tr w:rsidR="000B067A" w:rsidRPr="00357293" w14:paraId="0AF480D1" w14:textId="77777777" w:rsidTr="00201B61">
        <w:trPr>
          <w:trHeight w:val="300"/>
        </w:trPr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906D41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B5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BC43EF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Bacteria</w:t>
            </w:r>
          </w:p>
        </w:tc>
        <w:tc>
          <w:tcPr>
            <w:tcW w:w="23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870230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Bacteria B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6BC786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Bacteria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D24295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raining set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514558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16.6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DDF411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9.3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E92BBC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17.9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3F92ED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18.3</w:t>
            </w:r>
          </w:p>
        </w:tc>
      </w:tr>
      <w:tr w:rsidR="000B067A" w:rsidRPr="00357293" w14:paraId="12B18841" w14:textId="77777777" w:rsidTr="00201B61">
        <w:trPr>
          <w:trHeight w:val="300"/>
        </w:trPr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FE88FF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B6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DA8BE2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Bacteria</w:t>
            </w:r>
          </w:p>
        </w:tc>
        <w:tc>
          <w:tcPr>
            <w:tcW w:w="23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353080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Bacteria C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925857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Bacteria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540A7F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raining set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23A4F1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17.6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7BA6A9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9.8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B59E01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19.7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7B4277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1.6</w:t>
            </w:r>
          </w:p>
        </w:tc>
      </w:tr>
      <w:tr w:rsidR="000B067A" w:rsidRPr="00357293" w14:paraId="4FFCF0D6" w14:textId="77777777" w:rsidTr="00201B61">
        <w:trPr>
          <w:trHeight w:val="300"/>
        </w:trPr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C4E1DB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B7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1969E5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Bacteria</w:t>
            </w:r>
          </w:p>
        </w:tc>
        <w:tc>
          <w:tcPr>
            <w:tcW w:w="23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006025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Bacteria D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7518EC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Bacteria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49F964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raining set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F13B22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16.1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765DF8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7.4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FFCC08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18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43400D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19.6</w:t>
            </w:r>
          </w:p>
        </w:tc>
      </w:tr>
      <w:tr w:rsidR="000B067A" w:rsidRPr="00357293" w14:paraId="52502A6C" w14:textId="77777777" w:rsidTr="00201B61">
        <w:trPr>
          <w:trHeight w:val="300"/>
        </w:trPr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B031D6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B8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74AE64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Bacteria</w:t>
            </w:r>
          </w:p>
        </w:tc>
        <w:tc>
          <w:tcPr>
            <w:tcW w:w="23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530F63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Bacteria E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8239BC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Bacteria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EDA303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raining set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936907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16.6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31218F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9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E15A11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17.3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492654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18.2</w:t>
            </w:r>
          </w:p>
        </w:tc>
      </w:tr>
      <w:tr w:rsidR="000B067A" w:rsidRPr="00357293" w14:paraId="189443D7" w14:textId="77777777" w:rsidTr="00201B61">
        <w:trPr>
          <w:trHeight w:val="300"/>
        </w:trPr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785D21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B9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99AA67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Bacteria</w:t>
            </w:r>
          </w:p>
        </w:tc>
        <w:tc>
          <w:tcPr>
            <w:tcW w:w="23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2B3571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Bacteria F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AE0BFD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Bacteria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0EBDE1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raining set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9739D4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1.7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9252BC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16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7CAC2B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6.6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E5DE78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5.6</w:t>
            </w:r>
          </w:p>
        </w:tc>
      </w:tr>
      <w:tr w:rsidR="000B067A" w:rsidRPr="00357293" w14:paraId="66C84DCE" w14:textId="77777777" w:rsidTr="00201B61">
        <w:trPr>
          <w:trHeight w:val="300"/>
        </w:trPr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FB42F6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lastRenderedPageBreak/>
              <w:t>T1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447F27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Plants</w:t>
            </w:r>
          </w:p>
        </w:tc>
        <w:tc>
          <w:tcPr>
            <w:tcW w:w="23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CEE651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  <w:t>Quercus robur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668186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Plants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83D22F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raining set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23537B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9.7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465992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0.1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E6FF3E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32.1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DAD920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37.7</w:t>
            </w:r>
          </w:p>
        </w:tc>
      </w:tr>
      <w:tr w:rsidR="000B067A" w:rsidRPr="00357293" w14:paraId="06696A86" w14:textId="77777777" w:rsidTr="00201B61">
        <w:trPr>
          <w:trHeight w:val="300"/>
        </w:trPr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5DC5FC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10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8113F1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Plants</w:t>
            </w:r>
          </w:p>
        </w:tc>
        <w:tc>
          <w:tcPr>
            <w:tcW w:w="23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E6AB4A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  <w:t xml:space="preserve">Salix </w:t>
            </w:r>
            <w:proofErr w:type="spellStart"/>
            <w:r w:rsidRPr="00357293"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  <w:t>reticulata</w:t>
            </w:r>
            <w:proofErr w:type="spellEnd"/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460C33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Plants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4EEF6C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raining set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43D57A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5.7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61A1F4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17.7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8EF891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6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E28DDE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31</w:t>
            </w:r>
          </w:p>
        </w:tc>
      </w:tr>
      <w:tr w:rsidR="000B067A" w:rsidRPr="00357293" w14:paraId="26AFAA84" w14:textId="77777777" w:rsidTr="00201B61">
        <w:trPr>
          <w:trHeight w:val="300"/>
        </w:trPr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28473C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11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41973F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Plants</w:t>
            </w:r>
          </w:p>
        </w:tc>
        <w:tc>
          <w:tcPr>
            <w:tcW w:w="23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542C8C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</w:pPr>
            <w:proofErr w:type="spellStart"/>
            <w:r w:rsidRPr="00357293"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  <w:t>Eriophorum</w:t>
            </w:r>
            <w:proofErr w:type="spellEnd"/>
            <w:r w:rsidRPr="00357293"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  <w:t xml:space="preserve"> </w:t>
            </w:r>
            <w:proofErr w:type="spellStart"/>
            <w:r w:rsidRPr="00357293"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  <w:t>angustifolium</w:t>
            </w:r>
            <w:proofErr w:type="spellEnd"/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3DB679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Plants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8E21F7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raining set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B9D913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3.8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C9674D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16.3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8CADB1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6.5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F04C66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30.5</w:t>
            </w:r>
          </w:p>
        </w:tc>
      </w:tr>
      <w:tr w:rsidR="000B067A" w:rsidRPr="00357293" w14:paraId="39BBA700" w14:textId="77777777" w:rsidTr="00201B61">
        <w:trPr>
          <w:trHeight w:val="300"/>
        </w:trPr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2D4C0A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12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CAFD6A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Plants</w:t>
            </w:r>
          </w:p>
        </w:tc>
        <w:tc>
          <w:tcPr>
            <w:tcW w:w="23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68A6EB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</w:pPr>
            <w:proofErr w:type="spellStart"/>
            <w:r w:rsidRPr="00357293"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  <w:t>Rumex</w:t>
            </w:r>
            <w:proofErr w:type="spellEnd"/>
            <w:r w:rsidRPr="00357293"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  <w:t xml:space="preserve"> </w:t>
            </w:r>
            <w:proofErr w:type="spellStart"/>
            <w:r w:rsidRPr="00357293"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  <w:t>arcticus</w:t>
            </w:r>
            <w:proofErr w:type="spellEnd"/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D8764A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Plants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3EC488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raining set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067278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8.2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623000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0.1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D831A3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9.5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F5188D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34.7</w:t>
            </w:r>
          </w:p>
        </w:tc>
      </w:tr>
      <w:tr w:rsidR="000B067A" w:rsidRPr="00357293" w14:paraId="4FCCF27C" w14:textId="77777777" w:rsidTr="00201B61">
        <w:trPr>
          <w:trHeight w:val="300"/>
        </w:trPr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02734E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2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0E5C0A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Plants</w:t>
            </w:r>
          </w:p>
        </w:tc>
        <w:tc>
          <w:tcPr>
            <w:tcW w:w="23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EDCA44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</w:pPr>
            <w:proofErr w:type="spellStart"/>
            <w:r w:rsidRPr="00357293"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  <w:t>Alnus</w:t>
            </w:r>
            <w:proofErr w:type="spellEnd"/>
            <w:r w:rsidRPr="00357293"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  <w:t xml:space="preserve"> </w:t>
            </w:r>
            <w:proofErr w:type="spellStart"/>
            <w:r w:rsidRPr="00357293"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  <w:t>glutinosa</w:t>
            </w:r>
            <w:proofErr w:type="spellEnd"/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757C5B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Plants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3066E1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raining set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E7ABF1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31.3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BC0D19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2.4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4F5C08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33.4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8AAAF2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36.6</w:t>
            </w:r>
          </w:p>
        </w:tc>
      </w:tr>
      <w:tr w:rsidR="000B067A" w:rsidRPr="00357293" w14:paraId="2D187FD0" w14:textId="77777777" w:rsidTr="00201B61">
        <w:trPr>
          <w:trHeight w:val="300"/>
        </w:trPr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7F6075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3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A42114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Plants</w:t>
            </w:r>
          </w:p>
        </w:tc>
        <w:tc>
          <w:tcPr>
            <w:tcW w:w="23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95B510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  <w:t xml:space="preserve">Salix </w:t>
            </w: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sp.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4FF484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Plants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642D4A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raining set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2A58B6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4.8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99F617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17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829E21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6.6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F946A9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31.9</w:t>
            </w:r>
          </w:p>
        </w:tc>
      </w:tr>
      <w:tr w:rsidR="000B067A" w:rsidRPr="00357293" w14:paraId="03B7ACED" w14:textId="77777777" w:rsidTr="00201B61">
        <w:trPr>
          <w:trHeight w:val="300"/>
        </w:trPr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EC0DCE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4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DA5700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Plants</w:t>
            </w:r>
          </w:p>
        </w:tc>
        <w:tc>
          <w:tcPr>
            <w:tcW w:w="23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48798E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</w:pPr>
            <w:proofErr w:type="spellStart"/>
            <w:r w:rsidRPr="00357293"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  <w:t>Polygonum</w:t>
            </w:r>
            <w:proofErr w:type="spellEnd"/>
            <w:r w:rsidRPr="00357293"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  <w:t xml:space="preserve"> </w:t>
            </w:r>
            <w:proofErr w:type="spellStart"/>
            <w:r w:rsidRPr="00357293"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  <w:t>viviparum</w:t>
            </w:r>
            <w:proofErr w:type="spellEnd"/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6C45A2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Plants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B813DE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raining set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DF1873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7.9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B99D5C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18.4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D6CB5A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8.4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44427F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33.8</w:t>
            </w:r>
          </w:p>
        </w:tc>
      </w:tr>
      <w:tr w:rsidR="000B067A" w:rsidRPr="00357293" w14:paraId="48012751" w14:textId="77777777" w:rsidTr="00201B61">
        <w:trPr>
          <w:trHeight w:val="300"/>
        </w:trPr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71A8B6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5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6212D3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Plants</w:t>
            </w:r>
          </w:p>
        </w:tc>
        <w:tc>
          <w:tcPr>
            <w:tcW w:w="23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791824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</w:pPr>
            <w:proofErr w:type="spellStart"/>
            <w:r w:rsidRPr="00357293"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  <w:t>Carex</w:t>
            </w:r>
            <w:proofErr w:type="spellEnd"/>
            <w:r w:rsidRPr="00357293"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  <w:t xml:space="preserve"> </w:t>
            </w:r>
            <w:proofErr w:type="spellStart"/>
            <w:r w:rsidRPr="00357293"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  <w:t>aquatilis</w:t>
            </w:r>
            <w:proofErr w:type="spellEnd"/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A02812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Plants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2E1248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raining set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802287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7.3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B99519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17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99A3E4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7.2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314A6D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32.1</w:t>
            </w:r>
          </w:p>
        </w:tc>
      </w:tr>
      <w:tr w:rsidR="000B067A" w:rsidRPr="00357293" w14:paraId="54C1F47D" w14:textId="77777777" w:rsidTr="00201B61">
        <w:trPr>
          <w:trHeight w:val="300"/>
        </w:trPr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4E2198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6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6BB5E3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Plants</w:t>
            </w:r>
          </w:p>
        </w:tc>
        <w:tc>
          <w:tcPr>
            <w:tcW w:w="23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2D8E11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</w:pPr>
            <w:proofErr w:type="spellStart"/>
            <w:r w:rsidRPr="00357293"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  <w:t>Calamagrostis</w:t>
            </w:r>
            <w:proofErr w:type="spellEnd"/>
            <w:r w:rsidRPr="00357293"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  <w:t xml:space="preserve"> </w:t>
            </w:r>
            <w:proofErr w:type="spellStart"/>
            <w:r w:rsidRPr="00357293"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  <w:t>cadensis</w:t>
            </w:r>
            <w:proofErr w:type="spellEnd"/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B022C1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Plants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321444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raining set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40397D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7.7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EA4082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19.5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B99BBC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8.4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985357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32.6</w:t>
            </w:r>
          </w:p>
        </w:tc>
      </w:tr>
      <w:tr w:rsidR="000B067A" w:rsidRPr="00357293" w14:paraId="4BDB1146" w14:textId="77777777" w:rsidTr="00201B61">
        <w:trPr>
          <w:trHeight w:val="300"/>
        </w:trPr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CD4EFB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7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5BB86A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Plants</w:t>
            </w:r>
          </w:p>
        </w:tc>
        <w:tc>
          <w:tcPr>
            <w:tcW w:w="23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BEB46B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</w:pPr>
            <w:proofErr w:type="spellStart"/>
            <w:r w:rsidRPr="00357293"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  <w:t>Menganthes</w:t>
            </w:r>
            <w:proofErr w:type="spellEnd"/>
            <w:r w:rsidRPr="00357293"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  <w:t xml:space="preserve"> </w:t>
            </w:r>
            <w:proofErr w:type="spellStart"/>
            <w:r w:rsidRPr="00357293"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  <w:t>trifoliata</w:t>
            </w:r>
            <w:proofErr w:type="spellEnd"/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1C34BB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Plants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1FA4D5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raining set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032A03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8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6F9C7E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18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D371CE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8.2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C1B21F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32.7</w:t>
            </w:r>
          </w:p>
        </w:tc>
      </w:tr>
      <w:tr w:rsidR="000B067A" w:rsidRPr="00357293" w14:paraId="4D32448C" w14:textId="77777777" w:rsidTr="00201B61">
        <w:trPr>
          <w:trHeight w:val="300"/>
        </w:trPr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32853F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8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2E7B0E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Plants</w:t>
            </w:r>
          </w:p>
        </w:tc>
        <w:tc>
          <w:tcPr>
            <w:tcW w:w="23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33B8A2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</w:pPr>
            <w:proofErr w:type="spellStart"/>
            <w:r w:rsidRPr="00357293"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  <w:t>Betula</w:t>
            </w:r>
            <w:proofErr w:type="spellEnd"/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3ECB96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Plants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14FDD4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raining set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5A7AAB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5.7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20C4FE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18.4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321A11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7.4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1ED731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31.1</w:t>
            </w:r>
          </w:p>
        </w:tc>
      </w:tr>
      <w:tr w:rsidR="000B067A" w:rsidRPr="00357293" w14:paraId="7C0729A3" w14:textId="77777777" w:rsidTr="00201B61">
        <w:trPr>
          <w:trHeight w:val="300"/>
        </w:trPr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7C8F38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9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8F2172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Plants</w:t>
            </w:r>
          </w:p>
        </w:tc>
        <w:tc>
          <w:tcPr>
            <w:tcW w:w="23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0304E8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</w:pPr>
            <w:proofErr w:type="spellStart"/>
            <w:r w:rsidRPr="00357293"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  <w:t>Carex</w:t>
            </w:r>
            <w:proofErr w:type="spellEnd"/>
            <w:r w:rsidRPr="00357293"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  <w:t xml:space="preserve"> </w:t>
            </w:r>
            <w:proofErr w:type="spellStart"/>
            <w:r w:rsidRPr="00357293">
              <w:rPr>
                <w:rFonts w:ascii="Times New Roman" w:eastAsia="Times New Roman" w:hAnsi="Times New Roman" w:cs="Times New Roman"/>
                <w:i/>
                <w:iCs/>
                <w:color w:val="000000"/>
                <w:sz w:val="22"/>
                <w:szCs w:val="22"/>
              </w:rPr>
              <w:t>utriculata</w:t>
            </w:r>
            <w:proofErr w:type="spellEnd"/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E000BC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Plants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891EEF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raining set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74B395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8.3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1A1F3E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18.8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2D4546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8.5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C7474D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33.2</w:t>
            </w:r>
          </w:p>
        </w:tc>
      </w:tr>
      <w:tr w:rsidR="000B067A" w:rsidRPr="00357293" w14:paraId="100AED88" w14:textId="77777777" w:rsidTr="00201B61">
        <w:trPr>
          <w:trHeight w:val="300"/>
        </w:trPr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D55C29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1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3D53CE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ermite</w:t>
            </w:r>
          </w:p>
        </w:tc>
        <w:tc>
          <w:tcPr>
            <w:tcW w:w="23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C4E78B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ermite carcass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F393F1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ermite carcass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7F533A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ermite carcass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A8A746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6.59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25DBAF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19.7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698557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6.84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2D405D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7.4</w:t>
            </w:r>
          </w:p>
        </w:tc>
      </w:tr>
      <w:tr w:rsidR="000B067A" w:rsidRPr="00357293" w14:paraId="2002E3BC" w14:textId="77777777" w:rsidTr="00201B61">
        <w:trPr>
          <w:trHeight w:val="300"/>
        </w:trPr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47214C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2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D51E80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ermite</w:t>
            </w:r>
          </w:p>
        </w:tc>
        <w:tc>
          <w:tcPr>
            <w:tcW w:w="23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FFEFB0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ermite carcass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9B0EF2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ermite carcass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995C36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ermite carcass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737F06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6.56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DCE951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19.28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EF7DA0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6.54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B33B9E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6.79</w:t>
            </w:r>
          </w:p>
        </w:tc>
      </w:tr>
      <w:tr w:rsidR="000B067A" w:rsidRPr="00357293" w14:paraId="3889BA3B" w14:textId="77777777" w:rsidTr="00201B61">
        <w:trPr>
          <w:trHeight w:val="300"/>
        </w:trPr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E753C7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3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85C0C7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ermite</w:t>
            </w:r>
          </w:p>
        </w:tc>
        <w:tc>
          <w:tcPr>
            <w:tcW w:w="23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4150B5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ermite carcass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C2155C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ermite carcass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BA2997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ermite carcass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DA3E0C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7.62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8B5B67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1.72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3E60CD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7.25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145EE8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8.92</w:t>
            </w:r>
          </w:p>
        </w:tc>
      </w:tr>
      <w:tr w:rsidR="000B067A" w:rsidRPr="00357293" w14:paraId="0D26C63E" w14:textId="77777777" w:rsidTr="00201B61">
        <w:trPr>
          <w:trHeight w:val="300"/>
        </w:trPr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BA3C02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4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9CD2A6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ermite</w:t>
            </w:r>
          </w:p>
        </w:tc>
        <w:tc>
          <w:tcPr>
            <w:tcW w:w="23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49ED70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ermite carcass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26D84D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ermite carcass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44D5AB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ermite carcass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C5D6D7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7.97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CFC828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4.37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3E560A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7.66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777742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8.77</w:t>
            </w:r>
          </w:p>
        </w:tc>
      </w:tr>
      <w:tr w:rsidR="000B067A" w:rsidRPr="00357293" w14:paraId="0D206C90" w14:textId="77777777" w:rsidTr="00201B61">
        <w:trPr>
          <w:trHeight w:val="300"/>
        </w:trPr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8FF2E5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5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6601C6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ermite</w:t>
            </w:r>
          </w:p>
        </w:tc>
        <w:tc>
          <w:tcPr>
            <w:tcW w:w="23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5EE6D1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ermite carcass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C9AA42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ermite carcass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9560A5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ermite carcass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A97C65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6.11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16229A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0.04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3A6E13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6.25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9D99C1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6.89</w:t>
            </w:r>
          </w:p>
        </w:tc>
      </w:tr>
      <w:tr w:rsidR="000B067A" w:rsidRPr="00357293" w14:paraId="1CB1E5CB" w14:textId="77777777" w:rsidTr="00201B61">
        <w:trPr>
          <w:trHeight w:val="300"/>
        </w:trPr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F195EC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G1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114EC2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ermite gut</w:t>
            </w:r>
          </w:p>
        </w:tc>
        <w:tc>
          <w:tcPr>
            <w:tcW w:w="23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074204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ermite gut filtrate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7C6F9E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ermite gut filtrate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D2C3EA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ermite gut filtrate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B28E5E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42.35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0CAC5A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18.93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3CE160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5.37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9EC9D6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7.08</w:t>
            </w:r>
          </w:p>
        </w:tc>
      </w:tr>
      <w:tr w:rsidR="000B067A" w:rsidRPr="00357293" w14:paraId="22A202FE" w14:textId="77777777" w:rsidTr="00201B61">
        <w:trPr>
          <w:trHeight w:val="300"/>
        </w:trPr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C9686C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G2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B7E29C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ermite gut</w:t>
            </w:r>
          </w:p>
        </w:tc>
        <w:tc>
          <w:tcPr>
            <w:tcW w:w="23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7D3963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ermite gut filtrate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0F6614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ermite gut filtrate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CBE250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ermite gut filtrate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B5D0C3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9.26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167713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0.8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E2CA26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8.16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720121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7.68</w:t>
            </w:r>
          </w:p>
        </w:tc>
      </w:tr>
      <w:tr w:rsidR="000B067A" w:rsidRPr="00357293" w14:paraId="7A1D890E" w14:textId="77777777" w:rsidTr="00201B61">
        <w:trPr>
          <w:trHeight w:val="300"/>
        </w:trPr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597FFF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G3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903C8B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ermite gut</w:t>
            </w:r>
          </w:p>
        </w:tc>
        <w:tc>
          <w:tcPr>
            <w:tcW w:w="23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6F7158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ermite gut filtrate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5C166E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ermite gut filtrate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D57585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ermite gut filtrate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0A3706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31.3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EDB481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18.05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326BBD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7.47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5C1850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8.79</w:t>
            </w:r>
          </w:p>
        </w:tc>
      </w:tr>
      <w:tr w:rsidR="000B067A" w:rsidRPr="00357293" w14:paraId="409A9AC6" w14:textId="77777777" w:rsidTr="00201B61">
        <w:trPr>
          <w:trHeight w:val="300"/>
        </w:trPr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1FCFAD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G4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6F07C7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ermite gut</w:t>
            </w:r>
          </w:p>
        </w:tc>
        <w:tc>
          <w:tcPr>
            <w:tcW w:w="23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8A0E4B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ermite gut filtrate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534B82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ermite gut filtrate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84823B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ermite gut filtrate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8500A0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32.96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75E93D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19.78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81D7BF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7.4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3EADB4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7.05</w:t>
            </w:r>
          </w:p>
        </w:tc>
      </w:tr>
      <w:tr w:rsidR="000B067A" w:rsidRPr="00357293" w14:paraId="6FDBED9A" w14:textId="77777777" w:rsidTr="00201B61">
        <w:trPr>
          <w:trHeight w:val="300"/>
        </w:trPr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30633E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G5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5BF5AD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ermite gut</w:t>
            </w:r>
          </w:p>
        </w:tc>
        <w:tc>
          <w:tcPr>
            <w:tcW w:w="23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ECB182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ermite gut filtrate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62A2E4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ermite gut filtrate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0FD66C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ermite gut filtrate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A1E605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8.49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02202A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1.98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98B6A2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7.92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A35AB7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7.41</w:t>
            </w:r>
          </w:p>
        </w:tc>
      </w:tr>
      <w:tr w:rsidR="000B067A" w:rsidRPr="00357293" w14:paraId="287CFC2D" w14:textId="77777777" w:rsidTr="00201B61">
        <w:trPr>
          <w:trHeight w:val="300"/>
        </w:trPr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3725F4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Wood 1A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B7E8F7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Wood</w:t>
            </w:r>
          </w:p>
        </w:tc>
        <w:tc>
          <w:tcPr>
            <w:tcW w:w="23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713815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Wood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8123C5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Wood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460181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Wood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B46988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1.54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41850A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19.49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998337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6.35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4B7965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4.83</w:t>
            </w:r>
          </w:p>
        </w:tc>
      </w:tr>
      <w:tr w:rsidR="000B067A" w:rsidRPr="00357293" w14:paraId="70F81F71" w14:textId="77777777" w:rsidTr="00201B61">
        <w:trPr>
          <w:trHeight w:val="300"/>
        </w:trPr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E304B7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Wood 1B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38CD6D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Wood</w:t>
            </w:r>
          </w:p>
        </w:tc>
        <w:tc>
          <w:tcPr>
            <w:tcW w:w="23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2DAC7C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Wood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3EDB60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Wood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72D2E8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Wood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11F0BD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7.45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4D5011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4.46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0541A4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9.78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B40388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9.53</w:t>
            </w:r>
          </w:p>
        </w:tc>
      </w:tr>
      <w:tr w:rsidR="000B067A" w:rsidRPr="00357293" w14:paraId="2E4F307A" w14:textId="77777777" w:rsidTr="00201B61">
        <w:trPr>
          <w:trHeight w:val="300"/>
        </w:trPr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DB243D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lastRenderedPageBreak/>
              <w:t>Wood 2B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0A3178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Wood</w:t>
            </w:r>
          </w:p>
        </w:tc>
        <w:tc>
          <w:tcPr>
            <w:tcW w:w="23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18A56F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Wood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8F48D4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Wood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E994A7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Wood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F8A7E0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3.78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4D3B14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0.36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E04E18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7.44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20FB23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7.74</w:t>
            </w:r>
          </w:p>
        </w:tc>
      </w:tr>
      <w:tr w:rsidR="000B067A" w:rsidRPr="00357293" w14:paraId="709C582F" w14:textId="77777777" w:rsidTr="00201B61">
        <w:trPr>
          <w:trHeight w:val="300"/>
        </w:trPr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038C17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ALB-FS-1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222B0B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2"/>
                <w:szCs w:val="22"/>
              </w:rPr>
            </w:pPr>
            <w:proofErr w:type="spellStart"/>
            <w:r w:rsidRPr="00357293">
              <w:rPr>
                <w:rFonts w:ascii="Times New Roman" w:eastAsia="Times New Roman" w:hAnsi="Times New Roman" w:cs="Times New Roman"/>
                <w:i/>
                <w:color w:val="000000"/>
                <w:sz w:val="22"/>
                <w:szCs w:val="22"/>
              </w:rPr>
              <w:t>Fusarium</w:t>
            </w:r>
            <w:proofErr w:type="spellEnd"/>
            <w:r>
              <w:rPr>
                <w:rFonts w:ascii="Times New Roman" w:eastAsia="Times New Roman" w:hAnsi="Times New Roman" w:cs="Times New Roman"/>
                <w:i/>
                <w:color w:val="000000"/>
                <w:sz w:val="22"/>
                <w:szCs w:val="22"/>
              </w:rPr>
              <w:t xml:space="preserve"> sp.</w:t>
            </w:r>
          </w:p>
        </w:tc>
        <w:tc>
          <w:tcPr>
            <w:tcW w:w="23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DA12EC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est fungus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14BDFA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est fungus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C8FC49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Predictor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83358A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0.73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A9D1BD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19.50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E01B00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6.54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789297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2.49</w:t>
            </w:r>
          </w:p>
        </w:tc>
      </w:tr>
      <w:tr w:rsidR="000B067A" w:rsidRPr="00357293" w14:paraId="34A2787A" w14:textId="77777777" w:rsidTr="00201B61">
        <w:trPr>
          <w:trHeight w:val="300"/>
        </w:trPr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8EFFF28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ALB-FS-2-B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A1C7393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i/>
                <w:color w:val="000000"/>
                <w:sz w:val="22"/>
                <w:szCs w:val="22"/>
              </w:rPr>
            </w:pPr>
            <w:proofErr w:type="spellStart"/>
            <w:r w:rsidRPr="00357293">
              <w:rPr>
                <w:rFonts w:ascii="Times New Roman" w:eastAsia="Times New Roman" w:hAnsi="Times New Roman" w:cs="Times New Roman"/>
                <w:i/>
                <w:color w:val="000000"/>
                <w:sz w:val="22"/>
                <w:szCs w:val="22"/>
              </w:rPr>
              <w:t>Fusarium</w:t>
            </w:r>
            <w:proofErr w:type="spellEnd"/>
            <w:r>
              <w:rPr>
                <w:rFonts w:ascii="Times New Roman" w:eastAsia="Times New Roman" w:hAnsi="Times New Roman" w:cs="Times New Roman"/>
                <w:i/>
                <w:color w:val="000000"/>
                <w:sz w:val="22"/>
                <w:szCs w:val="22"/>
              </w:rPr>
              <w:t xml:space="preserve"> sp.</w:t>
            </w:r>
          </w:p>
        </w:tc>
        <w:tc>
          <w:tcPr>
            <w:tcW w:w="237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08ACAA2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est fungus</w:t>
            </w:r>
          </w:p>
        </w:tc>
        <w:tc>
          <w:tcPr>
            <w:tcW w:w="170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78C88D6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est fungus</w:t>
            </w:r>
          </w:p>
        </w:tc>
        <w:tc>
          <w:tcPr>
            <w:tcW w:w="170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56A475D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Predictor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940C1E2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3.19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45AC1C3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3.44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8C81454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7.54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EC0C717" w14:textId="77777777" w:rsidR="000B067A" w:rsidRPr="00357293" w:rsidRDefault="000B067A" w:rsidP="00201B6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357293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-25.29</w:t>
            </w:r>
          </w:p>
        </w:tc>
      </w:tr>
    </w:tbl>
    <w:p w14:paraId="57F49FDC" w14:textId="77777777" w:rsidR="000B067A" w:rsidRDefault="000B067A" w:rsidP="000B067A">
      <w:pPr>
        <w:suppressLineNumbers/>
        <w:tabs>
          <w:tab w:val="left" w:pos="5697"/>
        </w:tabs>
        <w:spacing w:line="480" w:lineRule="auto"/>
        <w:rPr>
          <w:rFonts w:ascii="Times New Roman" w:hAnsi="Times New Roman" w:cs="Times New Roman"/>
          <w:iCs/>
          <w:lang w:val="en-GB"/>
        </w:rPr>
      </w:pPr>
    </w:p>
    <w:p w14:paraId="5EA595F5" w14:textId="77777777" w:rsidR="000B067A" w:rsidRDefault="000B067A" w:rsidP="000B067A">
      <w:pPr>
        <w:tabs>
          <w:tab w:val="left" w:pos="451"/>
        </w:tabs>
        <w:rPr>
          <w:rFonts w:ascii="Times New Roman" w:hAnsi="Times New Roman" w:cs="Times New Roman"/>
        </w:rPr>
      </w:pPr>
    </w:p>
    <w:p w14:paraId="1176CC72" w14:textId="77777777" w:rsidR="000B067A" w:rsidRDefault="000B067A" w:rsidP="000B067A">
      <w:pPr>
        <w:tabs>
          <w:tab w:val="left" w:pos="451"/>
        </w:tabs>
        <w:rPr>
          <w:rFonts w:ascii="Times New Roman" w:hAnsi="Times New Roman" w:cs="Times New Roman"/>
        </w:rPr>
      </w:pPr>
    </w:p>
    <w:p w14:paraId="158DEF3C" w14:textId="77777777" w:rsidR="00EC5B7C" w:rsidRDefault="00EC5B7C"/>
    <w:sectPr w:rsidR="00EC5B7C" w:rsidSect="000B067A">
      <w:pgSz w:w="15840" w:h="12240" w:orient="landscape"/>
      <w:pgMar w:top="1800" w:right="1440" w:bottom="180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60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0B067A"/>
    <w:rsid w:val="000B067A"/>
    <w:rsid w:val="0051503A"/>
    <w:rsid w:val="00766611"/>
    <w:rsid w:val="00EC5B7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304AACCD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B067A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B067A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</Pages>
  <Words>870</Words>
  <Characters>4959</Characters>
  <Application>Microsoft Macintosh Word</Application>
  <DocSecurity>0</DocSecurity>
  <Lines>41</Lines>
  <Paragraphs>11</Paragraphs>
  <ScaleCrop>false</ScaleCrop>
  <Company>OSU</Company>
  <LinksUpToDate>false</LinksUpToDate>
  <CharactersWithSpaces>581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aul Ayayee</dc:creator>
  <cp:keywords/>
  <dc:description/>
  <cp:lastModifiedBy>Paul Ayayee</cp:lastModifiedBy>
  <cp:revision>2</cp:revision>
  <dcterms:created xsi:type="dcterms:W3CDTF">2015-07-17T13:58:00Z</dcterms:created>
  <dcterms:modified xsi:type="dcterms:W3CDTF">2015-07-17T14:00:00Z</dcterms:modified>
</cp:coreProperties>
</file>